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towards elimination.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mental and behavioral control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p>
    <w:p w14:paraId="34CDB8F6" w14:textId="5DE0E562"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 xml:space="preserve">ore transmission leads to less-skewed distributions of infection, while reductions in transmission from interventions such as MDA </w:t>
      </w:r>
      <w:proofErr w:type="gramStart"/>
      <w:r w:rsidR="00294309">
        <w:t>lead</w:t>
      </w:r>
      <w:proofErr w:type="gramEnd"/>
      <w:r w:rsidR="00294309">
        <w:t xml:space="preserve">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4F75BE7B"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4B336531" w:rsidR="001A2F5E" w:rsidRDefault="00227A7A" w:rsidP="005C2970">
      <w:pPr>
        <w:pStyle w:val="BodyText"/>
      </w:pPr>
      <w:r>
        <w:t>The ZEST project enrolled 45</w:t>
      </w:r>
      <w:r w:rsidR="004D448A">
        <w:t xml:space="preserve"> 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6434B6D7" w:rsidR="00F1639C" w:rsidRDefault="004B500B" w:rsidP="00F1639C">
      <w:pPr>
        <w:pStyle w:val="Heading2"/>
      </w:pPr>
      <w:r>
        <w:t>Estimating parasite burden and aggregation</w:t>
      </w:r>
    </w:p>
    <w:p w14:paraId="62F3114F" w14:textId="1F6A299C"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459439CE"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a hybrid of Case 1 and 2 (termed Case 3)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rsidR="004B500B">
        <w:rPr>
          <w:rFonts w:eastAsiaTheme="minorEastAsia"/>
        </w:rPr>
        <w:t>;</w:t>
      </w:r>
      <w:r>
        <w:t xml:space="preserve"> and a </w:t>
      </w:r>
      <w:r w:rsidR="00E53136">
        <w:lastRenderedPageBreak/>
        <w:t>mechanistic model</w:t>
      </w:r>
      <w:r>
        <w:t xml:space="preserve"> (</w:t>
      </w:r>
      <w:r w:rsidR="00E53136">
        <w:t xml:space="preserve">termed </w:t>
      </w:r>
      <w:r>
        <w:t xml:space="preserve">Case </w:t>
      </w:r>
      <w:r w:rsidR="00E53136">
        <w:t>4</w:t>
      </w:r>
      <w:r>
        <w:t xml:space="preserve">) that considers susceptibility and exposure as independent parameters. </w:t>
      </w:r>
    </w:p>
    <w:p w14:paraId="68FF5C76" w14:textId="1020ACC3"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3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distribution. </w:t>
      </w:r>
    </w:p>
    <w:p w14:paraId="3BE2A529" w14:textId="1A7D7244" w:rsidR="004B500B" w:rsidRDefault="00227A7A">
      <w:pPr>
        <w:pStyle w:val="BodyText"/>
      </w:pPr>
      <w:r>
        <w:t xml:space="preserve">Case </w:t>
      </w:r>
      <w:r w:rsidR="00E53136">
        <w:t>4</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E53136">
        <w:t>4</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E53136">
        <w:t>4</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2273389A"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1,0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227A7A">
        <w:t xml:space="preserve"> tolerance of </w:t>
      </w:r>
      <m:oMath>
        <m:r>
          <w:rPr>
            <w:rFonts w:ascii="Cambria Math" w:hAnsi="Cambria Math"/>
          </w:rPr>
          <m:t>0.0001</m:t>
        </m:r>
      </m:oMath>
      <w:r w:rsidR="00227A7A">
        <w:t>)</w:t>
      </w:r>
      <w:r>
        <w:t xml:space="preserve"> were accepted. These accepted parameter sets were then adjusted and weighted based on their distance from the observed data using the ridge regression routine in </w:t>
      </w:r>
      <w:r>
        <w:rPr>
          <w:rStyle w:val="VerbatimChar"/>
        </w:rPr>
        <w:t>ABC</w:t>
      </w:r>
      <w:r>
        <w:t xml:space="preserve">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07050483" w:rsidR="001068E3" w:rsidRDefault="004B500B">
      <w:pPr>
        <w:pStyle w:val="BodyText"/>
      </w:pPr>
      <w:r>
        <w:t>To determine which data-generating Case best represents observed egg burden</w:t>
      </w:r>
      <w:r w:rsidR="003B5922">
        <w:t>s from ZEST</w:t>
      </w:r>
      <w:r>
        <w:t xml:space="preserve">, </w:t>
      </w:r>
      <w:r w:rsidR="00D51133">
        <w:t>relative fits for each model were compared using the Bayes factor. In addition, 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D51133">
        <w:t>and generate a distribution of</w:t>
      </w:r>
      <w:r w:rsidR="00104F4F">
        <w:t xml:space="preserve"> summary statistics as used in ABC estimation. </w:t>
      </w:r>
      <w:r w:rsidR="003B5922">
        <w:lastRenderedPageBreak/>
        <w:t>The</w:t>
      </w:r>
      <w:r w:rsidR="00D322AA">
        <w:t>se distributions were then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583702F5" w:rsidR="00D322AA" w:rsidRDefault="001068E3" w:rsidP="001068E3">
      <w:pPr>
        <w:pStyle w:val="BodyText"/>
      </w:pPr>
      <w:r>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were input into GEE models of the same form used for egg burdens to estimate the change in parasite aggregation per IQR change in parasite burden.</w:t>
      </w:r>
      <w:r w:rsidR="00227A7A">
        <w:t xml:space="preserve"> </w:t>
      </w:r>
      <w:r w:rsidR="00D322AA">
        <w:t xml:space="preserve">Weights were derived as the inverse of the 95% Bayesian credibility interval. </w:t>
      </w:r>
    </w:p>
    <w:p w14:paraId="73172C5A" w14:textId="58D4FFB4" w:rsidR="003775C0" w:rsidRDefault="00D322AA" w:rsidP="001068E3">
      <w:pPr>
        <w:pStyle w:val="BodyText"/>
      </w:pPr>
      <w:r>
        <w:t>Finally</w:t>
      </w:r>
      <w:r w:rsidR="00227A7A">
        <w:t xml:space="preserve">, </w:t>
      </w:r>
      <w:r>
        <w:t>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dynamic aggregation was considered by incorporating </w:t>
      </w:r>
      <m:oMath>
        <m:r>
          <w:rPr>
            <w:rFonts w:ascii="Cambria Math" w:hAnsi="Cambria Math"/>
          </w:rPr>
          <m:t>κ</m:t>
        </m:r>
      </m:oMath>
      <w:r w:rsidR="0061785D">
        <w:rPr>
          <w:rFonts w:eastAsiaTheme="minorEastAsia"/>
        </w:rPr>
        <w:t xml:space="preserve"> as a function of </w:t>
      </w:r>
      <m:oMath>
        <m:r>
          <w:rPr>
            <w:rFonts w:ascii="Cambria Math" w:eastAsiaTheme="minorEastAsia" w:hAnsi="Cambria Math"/>
          </w:rPr>
          <m:t>W</m:t>
        </m:r>
      </m:oMath>
      <w:r w:rsidR="0061785D">
        <w:rPr>
          <w:rFonts w:eastAsiaTheme="minorEastAsia"/>
        </w:rPr>
        <w:t xml:space="preserve"> from the marginal estimates of the egg burden GEE, the Case 1 worm burden GEE, and the Case 2 worm burden GEE.</w:t>
      </w:r>
      <w:r>
        <w:t xml:space="preserve"> </w:t>
      </w:r>
      <w:r w:rsidR="0061785D">
        <w:t>Finally,</w:t>
      </w:r>
      <w:r w:rsidR="00227A7A">
        <w:t xml:space="preserve"> estimate</w:t>
      </w:r>
      <w:r w:rsidR="0061785D">
        <w:t xml:space="preserve">s of the mating probability from simulated datasets that contribute to the posterior distribution were </w:t>
      </w:r>
      <w:r w:rsidR="00F3448B">
        <w:t>derived</w:t>
      </w:r>
      <w:r w:rsidR="00227A7A">
        <w:t xml:space="preserve"> 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w:t>
      </w:r>
      <w:r w:rsidR="00F03BC8">
        <w:t xml:space="preserve"> in the simulated data</w:t>
      </w:r>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27DB649F"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xml:space="preserve">, containing </w:t>
      </w:r>
      <w:proofErr w:type="spellStart"/>
      <w:r w:rsidRPr="0036562B">
        <w:rPr>
          <w:rFonts w:eastAsiaTheme="minorEastAsia"/>
          <w:sz w:val="20"/>
          <w:szCs w:val="21"/>
        </w:rPr>
        <w:t>shehia</w:t>
      </w:r>
      <w:proofErr w:type="spellEnd"/>
      <w:r w:rsidRPr="0036562B">
        <w:rPr>
          <w:rFonts w:eastAsiaTheme="minorEastAsia"/>
          <w:sz w:val="20"/>
          <w:szCs w:val="21"/>
        </w:rPr>
        <w:t>-year level summaries of parasite burden and aggregation (for Cases 1</w:t>
      </w:r>
      <w:r w:rsidR="00774199" w:rsidRPr="0036562B">
        <w:rPr>
          <w:rFonts w:eastAsiaTheme="minorEastAsia"/>
          <w:sz w:val="20"/>
          <w:szCs w:val="21"/>
        </w:rPr>
        <w:t>, 2, and3</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774199" w:rsidRPr="0036562B">
        <w:rPr>
          <w:rFonts w:eastAsiaTheme="minorEastAsia"/>
          <w:sz w:val="20"/>
          <w:szCs w:val="21"/>
        </w:rPr>
        <w:t>4</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313" w:type="pct"/>
        <w:tblLayout w:type="fixed"/>
        <w:tblLook w:val="07E0" w:firstRow="1" w:lastRow="1" w:firstColumn="1" w:lastColumn="1" w:noHBand="1" w:noVBand="1"/>
      </w:tblPr>
      <w:tblGrid>
        <w:gridCol w:w="1351"/>
        <w:gridCol w:w="2609"/>
        <w:gridCol w:w="2925"/>
        <w:gridCol w:w="135"/>
        <w:gridCol w:w="3150"/>
        <w:gridCol w:w="3601"/>
      </w:tblGrid>
      <w:tr w:rsidR="004F4839" w14:paraId="52C0622D" w14:textId="77777777" w:rsidTr="0036562B">
        <w:tc>
          <w:tcPr>
            <w:tcW w:w="1351" w:type="dxa"/>
            <w:vAlign w:val="bottom"/>
          </w:tcPr>
          <w:p w14:paraId="2B2F4BFB" w14:textId="77777777" w:rsidR="004F4839" w:rsidRDefault="004F4839" w:rsidP="004F4839"/>
        </w:tc>
        <w:tc>
          <w:tcPr>
            <w:tcW w:w="2609" w:type="dxa"/>
            <w:vAlign w:val="bottom"/>
          </w:tcPr>
          <w:p w14:paraId="5082A769" w14:textId="77777777" w:rsidR="004F4839" w:rsidRPr="0036562B" w:rsidRDefault="004F4839" w:rsidP="004F4839">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4F4839" w:rsidRPr="0036562B" w:rsidRDefault="004F4839" w:rsidP="004F4839">
            <w:pPr>
              <w:pStyle w:val="Compact"/>
              <w:rPr>
                <w:sz w:val="20"/>
                <w:szCs w:val="21"/>
              </w:rPr>
            </w:pPr>
            <w:r w:rsidRPr="0036562B">
              <w:rPr>
                <w:sz w:val="20"/>
                <w:szCs w:val="21"/>
              </w:rPr>
              <w:t>Case 2 (Males and females distributed separately)</w:t>
            </w:r>
          </w:p>
        </w:tc>
        <w:tc>
          <w:tcPr>
            <w:tcW w:w="3150" w:type="dxa"/>
            <w:vAlign w:val="bottom"/>
          </w:tcPr>
          <w:p w14:paraId="288B3382" w14:textId="6AF04467" w:rsidR="004F4839" w:rsidRPr="0036562B" w:rsidRDefault="004F4839" w:rsidP="004F4839">
            <w:pPr>
              <w:pStyle w:val="Compact"/>
              <w:rPr>
                <w:sz w:val="20"/>
                <w:szCs w:val="21"/>
              </w:rPr>
            </w:pPr>
            <w:r w:rsidRPr="0036562B">
              <w:rPr>
                <w:sz w:val="20"/>
                <w:szCs w:val="21"/>
              </w:rPr>
              <w:t>Case 3 (Hybrid together and separate)</w:t>
            </w:r>
          </w:p>
        </w:tc>
        <w:tc>
          <w:tcPr>
            <w:tcW w:w="3601" w:type="dxa"/>
            <w:vAlign w:val="bottom"/>
          </w:tcPr>
          <w:p w14:paraId="79AF3CE7" w14:textId="49038ED4" w:rsidR="004F4839" w:rsidRPr="0036562B" w:rsidRDefault="004F4839" w:rsidP="004F4839">
            <w:pPr>
              <w:pStyle w:val="Compact"/>
              <w:rPr>
                <w:sz w:val="20"/>
                <w:szCs w:val="21"/>
              </w:rPr>
            </w:pPr>
            <w:r w:rsidRPr="0036562B">
              <w:rPr>
                <w:sz w:val="20"/>
                <w:szCs w:val="21"/>
              </w:rPr>
              <w:t>Case 4 (Explicit susceptibility and exposure)</w:t>
            </w:r>
          </w:p>
        </w:tc>
      </w:tr>
      <w:tr w:rsidR="004F4839" w14:paraId="44894FEF" w14:textId="77777777" w:rsidTr="0036562B">
        <w:tc>
          <w:tcPr>
            <w:tcW w:w="1351" w:type="dxa"/>
            <w:tcBorders>
              <w:bottom w:val="single" w:sz="4" w:space="0" w:color="auto"/>
            </w:tcBorders>
            <w:vAlign w:val="center"/>
          </w:tcPr>
          <w:p w14:paraId="398346B8" w14:textId="77777777" w:rsidR="004F4839" w:rsidRPr="0036562B" w:rsidRDefault="004F4839" w:rsidP="004F4839">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4F4839" w:rsidRPr="0036562B" w:rsidRDefault="00DC0FC0"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2077DC54" w14:textId="77777777" w:rsidR="004F4839" w:rsidRPr="0036562B" w:rsidRDefault="00DC0FC0"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1A308E2C" w14:textId="1EF5F1BA" w:rsidR="004F4839" w:rsidRPr="0036562B" w:rsidRDefault="00DC0FC0" w:rsidP="004F4839">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4F4839" w:rsidRPr="0036562B" w:rsidRDefault="00DC0FC0"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5948475F" w14:textId="77777777" w:rsidR="004F4839" w:rsidRPr="0036562B" w:rsidRDefault="00DC0FC0"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74DBE974" w14:textId="1992E0AB" w:rsidR="004F4839" w:rsidRPr="0036562B" w:rsidRDefault="00DC0FC0"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c>
          <w:tcPr>
            <w:tcW w:w="3150" w:type="dxa"/>
            <w:tcBorders>
              <w:bottom w:val="single" w:sz="4" w:space="0" w:color="auto"/>
            </w:tcBorders>
            <w:vAlign w:val="center"/>
          </w:tcPr>
          <w:p w14:paraId="06A86149" w14:textId="44600BB1" w:rsidR="004F4839" w:rsidRPr="0036562B" w:rsidRDefault="00DC0FC0"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004F4839" w:rsidRPr="0036562B">
              <w:rPr>
                <w:sz w:val="18"/>
                <w:szCs w:val="18"/>
              </w:rPr>
              <w:t xml:space="preserve"> </w:t>
            </w:r>
          </w:p>
          <w:p w14:paraId="04A8CEF1" w14:textId="77777777" w:rsidR="004F4839" w:rsidRPr="0036562B" w:rsidRDefault="00DC0FC0"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6ECFCE06" w14:textId="77777777" w:rsidR="004F4839" w:rsidRPr="0036562B" w:rsidRDefault="00DC0FC0"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p w14:paraId="669849CA" w14:textId="16113D1E" w:rsidR="004F4839" w:rsidRPr="0036562B" w:rsidRDefault="004F4839" w:rsidP="004F4839">
            <w:pPr>
              <w:pStyle w:val="Compact"/>
              <w:spacing w:before="60" w:after="60" w:line="259" w:lineRule="auto"/>
              <w:rPr>
                <w:rFonts w:ascii="Cambria" w:eastAsia="Cambria" w:hAnsi="Cambria" w:cs="Times New Roman"/>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c>
          <w:tcPr>
            <w:tcW w:w="3601" w:type="dxa"/>
            <w:tcBorders>
              <w:bottom w:val="single" w:sz="4" w:space="0" w:color="auto"/>
            </w:tcBorders>
            <w:vAlign w:val="center"/>
          </w:tcPr>
          <w:p w14:paraId="339807A5" w14:textId="7F507F50" w:rsidR="004F4839" w:rsidRPr="0036562B" w:rsidRDefault="00DC0FC0"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6A6A0C32" w14:textId="77777777" w:rsidR="004F4839" w:rsidRPr="0036562B" w:rsidRDefault="00DC0FC0"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004F4839" w:rsidRPr="0036562B">
              <w:rPr>
                <w:sz w:val="18"/>
                <w:szCs w:val="18"/>
              </w:rPr>
              <w:t xml:space="preserve"> </w:t>
            </w:r>
          </w:p>
          <w:p w14:paraId="5F366338" w14:textId="5C52AA6B" w:rsidR="004F4839" w:rsidRPr="0036562B" w:rsidRDefault="00DC0FC0"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r>
      <w:tr w:rsidR="004F4839" w14:paraId="20189C03" w14:textId="77777777" w:rsidTr="0036562B">
        <w:tc>
          <w:tcPr>
            <w:tcW w:w="1351" w:type="dxa"/>
            <w:tcBorders>
              <w:top w:val="single" w:sz="4" w:space="0" w:color="auto"/>
              <w:bottom w:val="single" w:sz="4" w:space="0" w:color="auto"/>
            </w:tcBorders>
            <w:vAlign w:val="center"/>
          </w:tcPr>
          <w:p w14:paraId="0C279149" w14:textId="5B378B83" w:rsidR="004F4839" w:rsidRPr="0036562B" w:rsidRDefault="004F4839" w:rsidP="004F4839">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4F4839" w:rsidRPr="0036562B" w:rsidRDefault="004F4839" w:rsidP="004F4839">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3580C871"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89657B7"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5D24DB8" w14:textId="2AAFD7F5"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601" w:type="dxa"/>
            <w:tcBorders>
              <w:top w:val="single" w:sz="4" w:space="0" w:color="auto"/>
              <w:bottom w:val="single" w:sz="4" w:space="0" w:color="auto"/>
            </w:tcBorders>
            <w:vAlign w:val="center"/>
          </w:tcPr>
          <w:p w14:paraId="5B949004" w14:textId="7B53B84D"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D65DCE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666205B"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9B8C2DE" w14:textId="07892CB9" w:rsidR="004F4839" w:rsidRPr="0036562B" w:rsidRDefault="00DC0FC0"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004F4839" w:rsidRPr="0036562B">
              <w:rPr>
                <w:sz w:val="18"/>
                <w:szCs w:val="18"/>
              </w:rPr>
              <w:t xml:space="preserve"> </w:t>
            </w:r>
            <w:r w:rsidR="004F4839"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004F4839" w:rsidRPr="0036562B">
              <w:rPr>
                <w:sz w:val="18"/>
                <w:szCs w:val="18"/>
              </w:rPr>
              <w:t xml:space="preserve"> </w:t>
            </w:r>
          </w:p>
        </w:tc>
      </w:tr>
      <w:tr w:rsidR="004F4839" w14:paraId="1DB06CF6" w14:textId="77777777" w:rsidTr="0036562B">
        <w:tc>
          <w:tcPr>
            <w:tcW w:w="1351" w:type="dxa"/>
            <w:tcBorders>
              <w:top w:val="single" w:sz="4" w:space="0" w:color="auto"/>
              <w:bottom w:val="single" w:sz="4" w:space="0" w:color="auto"/>
            </w:tcBorders>
            <w:vAlign w:val="center"/>
          </w:tcPr>
          <w:p w14:paraId="62CC4F93" w14:textId="77777777" w:rsidR="004F4839" w:rsidRPr="0036562B" w:rsidRDefault="004F4839" w:rsidP="004F4839">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4F4839" w:rsidRPr="0036562B" w:rsidRDefault="00DC0FC0"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77777777" w:rsidR="00774199" w:rsidRPr="0036562B" w:rsidRDefault="00DC0FC0"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5315ACBE" w14:textId="377C6D2F" w:rsidR="00774199" w:rsidRPr="0036562B" w:rsidRDefault="00DC0FC0"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774199" w:rsidRPr="0036562B" w:rsidRDefault="00DC0FC0"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0190D5E9" w14:textId="52CBDAFB" w:rsidR="004F4839" w:rsidRPr="0036562B" w:rsidRDefault="00DC0FC0"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03957A28" w14:textId="2D769553" w:rsidR="00774199" w:rsidRPr="0036562B" w:rsidRDefault="00DC0FC0"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693171ED" w14:textId="57CF8494" w:rsidR="00774199" w:rsidRPr="0036562B" w:rsidRDefault="00DC0FC0" w:rsidP="00774199">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oMath>
            </m:oMathPara>
          </w:p>
          <w:p w14:paraId="4F1E0891" w14:textId="5E7043F3" w:rsidR="0036562B" w:rsidRPr="0036562B" w:rsidRDefault="00DC0FC0"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4A159CD1" w14:textId="77777777" w:rsidR="00774199" w:rsidRPr="0036562B" w:rsidRDefault="00DC0FC0"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3A2DEAA6" w14:textId="77777777" w:rsidR="00774199" w:rsidRPr="0036562B" w:rsidRDefault="00DC0FC0"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5F479307" w14:textId="38AB8FBD" w:rsidR="0036562B" w:rsidRPr="0036562B" w:rsidRDefault="00DC0FC0" w:rsidP="004F4839">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200AECD" w14:textId="64C7C7C4" w:rsidR="004F4839" w:rsidRPr="0036562B" w:rsidRDefault="00DC0FC0" w:rsidP="004F4839">
            <w:pPr>
              <w:pStyle w:val="Compact"/>
              <w:spacing w:before="60" w:after="60" w:line="259" w:lineRule="auto"/>
              <w:rPr>
                <w:rFonts w:ascii="Cambria" w:eastAsia="Cambria" w:hAnsi="Cambria" w:cs="Times New Roman"/>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c>
          <w:tcPr>
            <w:tcW w:w="3601" w:type="dxa"/>
            <w:tcBorders>
              <w:top w:val="single" w:sz="4" w:space="0" w:color="auto"/>
              <w:bottom w:val="single" w:sz="4" w:space="0" w:color="auto"/>
            </w:tcBorders>
            <w:vAlign w:val="center"/>
          </w:tcPr>
          <w:p w14:paraId="2C6AF9CD" w14:textId="7FFC6D79" w:rsidR="004F4839" w:rsidRPr="0036562B" w:rsidRDefault="00DC0FC0"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004F4839" w:rsidRPr="0036562B">
              <w:rPr>
                <w:sz w:val="18"/>
                <w:szCs w:val="18"/>
              </w:rPr>
              <w:t xml:space="preserve"> </w:t>
            </w:r>
          </w:p>
          <w:p w14:paraId="1EFE031F" w14:textId="77777777" w:rsidR="004F4839" w:rsidRPr="0036562B" w:rsidRDefault="00DC0FC0"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45C60484" w14:textId="77777777" w:rsidR="004F4839" w:rsidRPr="0036562B" w:rsidRDefault="00DC0FC0"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45052B26" w14:textId="77777777" w:rsidR="00774199" w:rsidRPr="0036562B" w:rsidRDefault="00DC0FC0"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725529F7" w14:textId="77777777" w:rsidR="00774199" w:rsidRPr="0036562B" w:rsidRDefault="00DC0FC0"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11CA6C7B" w14:textId="1A5F91CE" w:rsidR="00774199" w:rsidRPr="0036562B" w:rsidRDefault="00DC0FC0"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r>
      <w:tr w:rsidR="00774199" w14:paraId="740C5CE5" w14:textId="77777777" w:rsidTr="00774199">
        <w:tc>
          <w:tcPr>
            <w:tcW w:w="1351" w:type="dxa"/>
            <w:tcBorders>
              <w:top w:val="single" w:sz="4" w:space="0" w:color="auto"/>
            </w:tcBorders>
            <w:vAlign w:val="center"/>
          </w:tcPr>
          <w:p w14:paraId="1450D307" w14:textId="77777777" w:rsidR="00774199" w:rsidRPr="0036562B" w:rsidRDefault="00774199" w:rsidP="004F4839">
            <w:pPr>
              <w:pStyle w:val="Compact"/>
              <w:jc w:val="center"/>
              <w:rPr>
                <w:sz w:val="20"/>
                <w:szCs w:val="20"/>
              </w:rPr>
            </w:pPr>
            <w:r w:rsidRPr="0036562B">
              <w:rPr>
                <w:sz w:val="20"/>
                <w:szCs w:val="20"/>
              </w:rPr>
              <w:t>Pairs</w:t>
            </w:r>
          </w:p>
        </w:tc>
        <w:tc>
          <w:tcPr>
            <w:tcW w:w="12420" w:type="dxa"/>
            <w:gridSpan w:val="5"/>
            <w:tcBorders>
              <w:top w:val="single" w:sz="4" w:space="0" w:color="auto"/>
              <w:bottom w:val="single" w:sz="4" w:space="0" w:color="auto"/>
            </w:tcBorders>
            <w:vAlign w:val="center"/>
          </w:tcPr>
          <w:p w14:paraId="265A5F72" w14:textId="77777777" w:rsidR="00774199" w:rsidRPr="0036562B" w:rsidRDefault="00DC0FC0" w:rsidP="00774199">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4F4839" w14:paraId="5F4ED4F3" w14:textId="77777777" w:rsidTr="00774199">
        <w:tc>
          <w:tcPr>
            <w:tcW w:w="1351" w:type="dxa"/>
            <w:tcBorders>
              <w:top w:val="single" w:sz="4" w:space="0" w:color="auto"/>
            </w:tcBorders>
            <w:vAlign w:val="center"/>
          </w:tcPr>
          <w:p w14:paraId="27187EAE" w14:textId="77777777" w:rsidR="004F4839" w:rsidRDefault="004F4839" w:rsidP="004F4839">
            <w:pPr>
              <w:pStyle w:val="Compact"/>
              <w:jc w:val="center"/>
              <w:rPr>
                <w:sz w:val="20"/>
                <w:szCs w:val="20"/>
              </w:rPr>
            </w:pPr>
            <w:r w:rsidRPr="0036562B">
              <w:rPr>
                <w:sz w:val="20"/>
                <w:szCs w:val="20"/>
              </w:rPr>
              <w:t>Eggs</w:t>
            </w:r>
          </w:p>
          <w:p w14:paraId="1954BE25" w14:textId="4416506F" w:rsidR="0036562B" w:rsidRPr="0036562B" w:rsidRDefault="0036562B" w:rsidP="004F4839">
            <w:pPr>
              <w:pStyle w:val="Compact"/>
              <w:jc w:val="center"/>
              <w:rPr>
                <w:sz w:val="20"/>
                <w:szCs w:val="20"/>
              </w:rPr>
            </w:pPr>
          </w:p>
        </w:tc>
        <w:tc>
          <w:tcPr>
            <w:tcW w:w="12420" w:type="dxa"/>
            <w:gridSpan w:val="5"/>
            <w:tcBorders>
              <w:top w:val="single" w:sz="4" w:space="0" w:color="auto"/>
            </w:tcBorders>
          </w:tcPr>
          <w:p w14:paraId="3063571F" w14:textId="77777777" w:rsidR="004F4839" w:rsidRPr="0036562B" w:rsidRDefault="00DC0FC0" w:rsidP="004F4839">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36562B" w:rsidRPr="0036562B" w:rsidRDefault="0036562B" w:rsidP="004F4839">
            <w:pPr>
              <w:pStyle w:val="Compact"/>
              <w:jc w:val="center"/>
              <w:rPr>
                <w:sz w:val="18"/>
                <w:szCs w:val="18"/>
              </w:rPr>
            </w:pPr>
          </w:p>
        </w:tc>
      </w:tr>
      <w:tr w:rsidR="0036562B" w14:paraId="4A073B71" w14:textId="77777777" w:rsidTr="00915B42">
        <w:tc>
          <w:tcPr>
            <w:tcW w:w="6885" w:type="dxa"/>
            <w:gridSpan w:val="3"/>
          </w:tcPr>
          <w:p w14:paraId="78757A74" w14:textId="136AB378" w:rsidR="0036562B" w:rsidRDefault="00DC0FC0" w:rsidP="004F4839">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36562B">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36562B" w:rsidRDefault="00DC0FC0"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36562B" w:rsidRDefault="00DC0FC0" w:rsidP="004F4839">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sidR="0036562B">
              <w:rPr>
                <w:rFonts w:ascii="Cambria" w:eastAsia="Cambria" w:hAnsi="Cambria" w:cs="Times New Roman"/>
                <w:sz w:val="18"/>
              </w:rPr>
              <w:t xml:space="preserve">: individual, </w:t>
            </w:r>
            <m:oMath>
              <m:r>
                <w:rPr>
                  <w:rFonts w:ascii="Cambria Math" w:eastAsia="Cambria" w:hAnsi="Cambria Math" w:cs="Times New Roman"/>
                  <w:sz w:val="18"/>
                </w:rPr>
                <m:t>i</m:t>
              </m:r>
            </m:oMath>
            <w:r w:rsidR="0036562B">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r w:rsidR="0036562B">
              <w:rPr>
                <w:rFonts w:ascii="Cambria" w:eastAsia="Cambria" w:hAnsi="Cambria" w:cs="Times New Roman"/>
                <w:sz w:val="18"/>
              </w:rPr>
              <w:t>, with sex (</w:t>
            </w:r>
            <w:r w:rsidR="00137297" w:rsidRPr="00137297">
              <w:rPr>
                <w:rFonts w:ascii="Cambria" w:eastAsia="Cambria" w:hAnsi="Cambria" w:cs="Times New Roman"/>
                <w:i/>
                <w:iCs/>
                <w:sz w:val="18"/>
                <w:u w:val="single"/>
              </w:rPr>
              <w:t>m</w:t>
            </w:r>
            <w:r w:rsidR="00137297">
              <w:rPr>
                <w:rFonts w:ascii="Cambria" w:eastAsia="Cambria" w:hAnsi="Cambria" w:cs="Times New Roman"/>
                <w:sz w:val="18"/>
              </w:rPr>
              <w:t xml:space="preserve">ale or </w:t>
            </w:r>
            <w:r w:rsidR="00137297">
              <w:rPr>
                <w:rFonts w:ascii="Cambria" w:eastAsia="Cambria" w:hAnsi="Cambria" w:cs="Times New Roman"/>
                <w:i/>
                <w:iCs/>
                <w:sz w:val="18"/>
                <w:u w:val="single"/>
              </w:rPr>
              <w:t>f</w:t>
            </w:r>
            <w:r w:rsidR="00137297">
              <w:rPr>
                <w:rFonts w:ascii="Cambria" w:eastAsia="Cambria" w:hAnsi="Cambria" w:cs="Times New Roman"/>
                <w:sz w:val="18"/>
              </w:rPr>
              <w:t>emale</w:t>
            </w:r>
            <w:r w:rsidR="0036562B">
              <w:rPr>
                <w:rFonts w:ascii="Cambria" w:eastAsia="Cambria" w:hAnsi="Cambria" w:cs="Times New Roman"/>
                <w:sz w:val="18"/>
              </w:rPr>
              <w:t>) and distribution assumption</w:t>
            </w:r>
            <w:r w:rsidR="00137297">
              <w:rPr>
                <w:rFonts w:ascii="Cambria" w:eastAsia="Cambria" w:hAnsi="Cambria" w:cs="Times New Roman"/>
                <w:sz w:val="18"/>
              </w:rPr>
              <w:t xml:space="preserve"> (</w:t>
            </w:r>
            <w:r w:rsidR="00137297">
              <w:rPr>
                <w:rFonts w:ascii="Cambria" w:eastAsia="Cambria" w:hAnsi="Cambria" w:cs="Times New Roman"/>
                <w:i/>
                <w:iCs/>
                <w:sz w:val="18"/>
                <w:u w:val="single"/>
              </w:rPr>
              <w:t>t</w:t>
            </w:r>
            <w:r w:rsidR="00137297">
              <w:rPr>
                <w:rFonts w:ascii="Cambria" w:eastAsia="Cambria" w:hAnsi="Cambria" w:cs="Times New Roman"/>
                <w:sz w:val="18"/>
              </w:rPr>
              <w:t xml:space="preserve">ogether or </w:t>
            </w:r>
            <w:r w:rsidR="00137297">
              <w:rPr>
                <w:rFonts w:ascii="Cambria" w:eastAsia="Cambria" w:hAnsi="Cambria" w:cs="Times New Roman"/>
                <w:i/>
                <w:iCs/>
                <w:sz w:val="18"/>
                <w:u w:val="single"/>
              </w:rPr>
              <w:t>s</w:t>
            </w:r>
            <w:r w:rsidR="00137297">
              <w:rPr>
                <w:rFonts w:ascii="Cambria" w:eastAsia="Cambria" w:hAnsi="Cambria" w:cs="Times New Roman"/>
                <w:sz w:val="18"/>
              </w:rPr>
              <w:t>eparate)</w:t>
            </w:r>
            <w:r w:rsidR="0036562B">
              <w:rPr>
                <w:rFonts w:ascii="Cambria" w:eastAsia="Cambria" w:hAnsi="Cambria" w:cs="Times New Roman"/>
                <w:sz w:val="18"/>
              </w:rPr>
              <w:t xml:space="preserve">, </w:t>
            </w:r>
            <m:oMath>
              <m:r>
                <w:rPr>
                  <w:rFonts w:ascii="Cambria Math" w:eastAsia="Cambria" w:hAnsi="Cambria Math" w:cs="Times New Roman"/>
                  <w:sz w:val="18"/>
                </w:rPr>
                <m:t>x</m:t>
              </m:r>
            </m:oMath>
          </w:p>
          <w:p w14:paraId="7F55C0BD" w14:textId="77777777" w:rsidR="0036562B" w:rsidRDefault="00DC0FC0"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36562B">
              <w:rPr>
                <w:rFonts w:ascii="Cambria" w:eastAsia="Cambria" w:hAnsi="Cambria" w:cs="Times New Roman"/>
                <w:sz w:val="18"/>
              </w:rPr>
              <w:t xml:space="preserve">: aggregation parameter in </w:t>
            </w:r>
            <w:proofErr w:type="spellStart"/>
            <w:r w:rsidR="0036562B">
              <w:rPr>
                <w:rFonts w:ascii="Cambria" w:eastAsia="Cambria" w:hAnsi="Cambria" w:cs="Times New Roman"/>
                <w:sz w:val="18"/>
              </w:rPr>
              <w:t>shehia</w:t>
            </w:r>
            <w:proofErr w:type="spellEnd"/>
            <w:r w:rsidR="0036562B">
              <w:rPr>
                <w:rFonts w:ascii="Cambria" w:eastAsia="Cambria" w:hAnsi="Cambria" w:cs="Times New Roman"/>
                <w:sz w:val="18"/>
              </w:rPr>
              <w:t xml:space="preserve">,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36562B" w:rsidRDefault="00DC0FC0"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886" w:type="dxa"/>
            <w:gridSpan w:val="3"/>
          </w:tcPr>
          <w:p w14:paraId="697E5EFD" w14:textId="178CFAE4" w:rsidR="0036562B" w:rsidRDefault="00DC0FC0"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36562B">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36562B" w:rsidRDefault="00DC0FC0"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36562B">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36562B" w:rsidRPr="00597A29" w:rsidRDefault="0036562B" w:rsidP="004F4839">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6F5CC4F2" w:rsidR="001A2F5E" w:rsidRDefault="00227A7A" w:rsidP="004F4839">
      <w:pPr>
        <w:pStyle w:val="BodyText"/>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derived data files necessary to reproduce the analysis can be found at </w:t>
      </w:r>
      <w:hyperlink r:id="rId10">
        <w:r>
          <w:rPr>
            <w:rStyle w:val="Hyperlink"/>
          </w:rPr>
          <w:t>https://github.com/cmhoove14/DynamicAggregation</w:t>
        </w:r>
      </w:hyperlink>
      <w:r>
        <w:t>.</w:t>
      </w:r>
    </w:p>
    <w:p w14:paraId="462AEC17" w14:textId="77777777" w:rsidR="001A2F5E" w:rsidRDefault="00227A7A">
      <w:pPr>
        <w:pStyle w:val="Heading1"/>
      </w:pPr>
      <w:bookmarkStart w:id="2" w:name="results"/>
      <w:r>
        <w:t>Results</w:t>
      </w:r>
      <w:bookmarkEnd w:id="2"/>
    </w:p>
    <w:p w14:paraId="77B01B4C" w14:textId="1086772C" w:rsidR="001A2F5E" w:rsidRDefault="00227A7A" w:rsidP="005C2970">
      <w:pPr>
        <w:pStyle w:val="BodyText"/>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w:t>
      </w:r>
      <w:r w:rsidR="00611906">
        <w:t xml:space="preserve"> egg burden</w:t>
      </w:r>
      <w:r>
        <w:t xml:space="preserve"> GEE. We estimate a median 0.011 (Bootstrapped IQR: 0.0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oMath>
      <w:r>
        <w:t xml:space="preserve"> 0.01 and </w:t>
      </w:r>
      <m:oMath>
        <m:r>
          <w:rPr>
            <w:rFonts w:ascii="Cambria Math" w:hAnsi="Cambria Math"/>
          </w:rPr>
          <m:t>p=</m:t>
        </m:r>
      </m:oMath>
      <w:r>
        <w:t xml:space="preserve"> 0.016, respectively).</w:t>
      </w:r>
    </w:p>
    <w:p w14:paraId="3A1436DC" w14:textId="6BBF0C60" w:rsidR="001A2F5E" w:rsidRDefault="0038290E">
      <w:pPr>
        <w:pStyle w:val="Figure"/>
        <w:jc w:val="center"/>
      </w:pPr>
      <w:r>
        <w:rPr>
          <w:noProof/>
        </w:rPr>
        <w:lastRenderedPageBreak/>
        <w:drawing>
          <wp:inline distT="0" distB="0" distL="0" distR="0" wp14:anchorId="1B4ABFAE" wp14:editId="508C783C">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4A4903F4" w:rsidR="001A2F5E" w:rsidRDefault="00227A7A">
      <w:pPr>
        <w:pStyle w:val="ImageCaption"/>
      </w:pPr>
      <w:r>
        <w:t xml:space="preserve">Figure </w:t>
      </w:r>
      <w:bookmarkStart w:id="3" w:name="fig1_out"/>
      <w:r>
        <w:fldChar w:fldCharType="begin"/>
      </w:r>
      <w:r>
        <w:instrText>SEQ fig \* Arabic</w:instrText>
      </w:r>
      <w:r>
        <w:fldChar w:fldCharType="separate"/>
      </w:r>
      <w:r>
        <w:rPr>
          <w:noProof/>
        </w:rPr>
        <w:t>1</w:t>
      </w:r>
      <w:r>
        <w:fldChar w:fldCharType="end"/>
      </w:r>
      <w:bookmarkEnd w:id="3"/>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5000 bootstrapped samples.</w:t>
      </w:r>
    </w:p>
    <w:p w14:paraId="15413828" w14:textId="77777777" w:rsidR="001A2F5E" w:rsidRDefault="00227A7A">
      <w:pPr>
        <w:pStyle w:val="Figure"/>
        <w:jc w:val="center"/>
      </w:pPr>
      <w:r>
        <w:rPr>
          <w:noProof/>
          <w:lang w:eastAsia="zh-CN"/>
        </w:rPr>
        <w:lastRenderedPageBreak/>
        <w:drawing>
          <wp:inline distT="0" distB="0" distL="0" distR="0" wp14:anchorId="41F5D7CF" wp14:editId="0F6500EF">
            <wp:extent cx="64008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2"/>
                    <a:srcRect/>
                    <a:stretch>
                      <a:fillRect/>
                    </a:stretch>
                  </pic:blipFill>
                  <pic:spPr bwMode="auto">
                    <a:xfrm>
                      <a:off x="0" y="0"/>
                      <a:ext cx="88900" cy="69850"/>
                    </a:xfrm>
                    <a:prstGeom prst="rect">
                      <a:avLst/>
                    </a:prstGeom>
                    <a:noFill/>
                  </pic:spPr>
                </pic:pic>
              </a:graphicData>
            </a:graphic>
          </wp:inline>
        </w:drawing>
      </w:r>
    </w:p>
    <w:p w14:paraId="02140E82" w14:textId="35105459" w:rsidR="001A2F5E" w:rsidRDefault="00227A7A">
      <w:pPr>
        <w:pStyle w:val="ImageCaption"/>
      </w:pPr>
      <w:r>
        <w:t xml:space="preserve">Figure </w:t>
      </w:r>
      <w:bookmarkStart w:id="4" w:name="Fig2"/>
      <w:r>
        <w:fldChar w:fldCharType="begin"/>
      </w:r>
      <w:r>
        <w:instrText>SEQ fig \* Arabic</w:instrText>
      </w:r>
      <w:r>
        <w:fldChar w:fldCharType="separate"/>
      </w:r>
      <w:r>
        <w:rPr>
          <w:noProof/>
        </w:rPr>
        <w:t>2</w:t>
      </w:r>
      <w:r>
        <w:fldChar w:fldCharType="end"/>
      </w:r>
      <w:bookmarkEnd w:id="4"/>
      <w:r>
        <w:t xml:space="preserve">: Summary of approximate </w:t>
      </w:r>
      <w:r w:rsidR="00526DE7">
        <w:t xml:space="preserve">Bayesian </w:t>
      </w:r>
      <w:r>
        <w:t>computation estimates of community worm distributions among children. Across the top are posterior estimates of the mean community worm burden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orm </w:t>
      </w:r>
      <w:r w:rsidR="00D51133">
        <w:t>aggregation</w:t>
      </w:r>
      <w:r>
        <w:t xml:space="preserve"> parameter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 xml:space="preserve">) from ABC estimation for Case 1 (Together, top left in blue), Case 2 (Separate, top middle in red), and Case 3 (Generalizable, top right in purple). </w:t>
      </w:r>
      <w:r w:rsidR="009645B3">
        <w:t>P</w:t>
      </w:r>
      <w:r>
        <w:t xml:space="preserve">anel </w:t>
      </w:r>
      <w:r w:rsidR="009645B3">
        <w:t xml:space="preserve">D </w:t>
      </w:r>
      <w:r>
        <w:t>shows comparisons of model fit for each case across the measured community egg burden (</w:t>
      </w:r>
      <m:oMath>
        <m:sSub>
          <m:sSubPr>
            <m:ctrlPr>
              <w:rPr>
                <w:rFonts w:ascii="Cambria Math" w:hAnsi="Cambria Math"/>
              </w:rPr>
            </m:ctrlPr>
          </m:sSubPr>
          <m:e>
            <m:r>
              <w:rPr>
                <w:rFonts w:ascii="Cambria Math" w:hAnsi="Cambria Math"/>
              </w:rPr>
              <m:t>E</m:t>
            </m:r>
          </m:e>
          <m:sub>
            <m:r>
              <w:rPr>
                <w:rFonts w:ascii="Cambria Math" w:hAnsi="Cambria Math"/>
              </w:rPr>
              <m:t>st</m:t>
            </m:r>
          </m:sub>
        </m:sSub>
      </m:oMath>
      <w:r>
        <w:t xml:space="preserve">) using the Bayes Factor, a ratio of model likelihoods in which higher values imply better fits to the observed data. All axes are log-transformed and smoothed averages are shown for figure clarity. Points in the top panels are sized in proportion to the inverse of the interquartile range of the posterior estimate of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w:t>
      </w:r>
    </w:p>
    <w:p w14:paraId="567D38A3" w14:textId="1AA7F258" w:rsidR="001A2F5E" w:rsidRDefault="00227A7A">
      <w:pPr>
        <w:pStyle w:val="BodyText"/>
      </w:pPr>
      <w:r>
        <w:t>Results of ABC estimation of the mean worm burden, aggregation parameter and mating probability are shown for children</w:t>
      </w:r>
      <w:r w:rsidR="00FE099C">
        <w:t xml:space="preserve"> in figures 2 and 3</w:t>
      </w:r>
      <w:r>
        <w:t xml:space="preserve">. The same figures for estimation among adult populations can be found in the supplement (Supp Figures 4-6). All three data-generating mechanisms considered produced summary statistics that matched the observed summary statistics from ZEST well (Supp Fig 1). Examination of the Bayes factors comparing the fit of each Case shows that the generalizable Case 3 performs better than both the canonical Case 1 and Case 2, though Case 2 does appear to perform about as well (Bayes Factor </w:t>
      </w:r>
      <m:oMath>
        <m:r>
          <w:rPr>
            <w:rFonts w:ascii="Cambria Math" w:hAnsi="Cambria Math"/>
          </w:rPr>
          <m:t>≈1</m:t>
        </m:r>
      </m:oMath>
      <w:r>
        <w:t xml:space="preserve">) at lower parasite burdens (Fig 2). Case 1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xml:space="preserve">) with decreasing measures of burden (Fig 1 and Fig 2). However, Case 2 estimates showed the opposite effect of decreasing aggregation with decreasing worm burden (Fig </w:t>
      </w:r>
      <w:r>
        <w:lastRenderedPageBreak/>
        <w:t>2). Finally, Case 3 estimates appear similar to a mixture of Case 1 and Case 2 results, with one cluster of estimates appearing to exhibit Case 1-like dynamics and another exhibiting Case 2</w:t>
      </w:r>
      <w:r w:rsidR="00806F5D">
        <w:t>-</w:t>
      </w:r>
      <w:r>
        <w:t xml:space="preserve">like dynamics (Fig 2). Further examination of each of these clusters reveals that Case 1-like dynamics recovered from Case 3 estimation occur more frequently in </w:t>
      </w:r>
      <w:proofErr w:type="spellStart"/>
      <w:r>
        <w:t>Shehia</w:t>
      </w:r>
      <w:proofErr w:type="spellEnd"/>
      <w:r>
        <w:t xml:space="preserve">-years with higher egg burdens, </w:t>
      </w:r>
      <w:proofErr w:type="spellStart"/>
      <w:r>
        <w:t>prevalences</w:t>
      </w:r>
      <w:proofErr w:type="spellEnd"/>
      <w:r>
        <w:t xml:space="preserve">, and standard errors, while Case 2-like dynamics are recovered at lower egg burdens, </w:t>
      </w:r>
      <w:proofErr w:type="spellStart"/>
      <w:r>
        <w:t>prevalences</w:t>
      </w:r>
      <w:proofErr w:type="spellEnd"/>
      <w:r>
        <w:t>, and standard errors (Supp Fig 2). Additionally, comparison of the estimated mean worm burden from each data-generating case to the observed mean egg burden shows that Case 3 estimates are more similar to Case 1 estimates at higher burdens, but closer to Case 2 estimates at lower burdens (Supp Fig 3).</w:t>
      </w:r>
    </w:p>
    <w:p w14:paraId="1CF2B3E4" w14:textId="77777777" w:rsidR="001A2F5E" w:rsidRDefault="00227A7A">
      <w:pPr>
        <w:pStyle w:val="Figure"/>
        <w:jc w:val="center"/>
      </w:pPr>
      <w:r>
        <w:rPr>
          <w:noProof/>
          <w:lang w:eastAsia="zh-CN"/>
        </w:rPr>
        <w:drawing>
          <wp:inline distT="0" distB="0" distL="0" distR="0" wp14:anchorId="30E19768" wp14:editId="597A4EAA">
            <wp:extent cx="6400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88900" cy="69850"/>
                    </a:xfrm>
                    <a:prstGeom prst="rect">
                      <a:avLst/>
                    </a:prstGeom>
                    <a:noFill/>
                  </pic:spPr>
                </pic:pic>
              </a:graphicData>
            </a:graphic>
          </wp:inline>
        </w:drawing>
      </w:r>
    </w:p>
    <w:p w14:paraId="25EBE0CF" w14:textId="6851DA93" w:rsidR="001A2F5E" w:rsidRDefault="00227A7A">
      <w:pPr>
        <w:pStyle w:val="ImageCaption"/>
      </w:pPr>
      <w:r>
        <w:t xml:space="preserve">Figure </w:t>
      </w:r>
      <w:bookmarkStart w:id="5" w:name="Fig3"/>
      <w:r>
        <w:fldChar w:fldCharType="begin"/>
      </w:r>
      <w:r>
        <w:instrText>SEQ fig \* Arabic</w:instrText>
      </w:r>
      <w:r>
        <w:fldChar w:fldCharType="separate"/>
      </w:r>
      <w:r>
        <w:rPr>
          <w:noProof/>
        </w:rPr>
        <w:t>3</w:t>
      </w:r>
      <w:r>
        <w:fldChar w:fldCharType="end"/>
      </w:r>
      <w:bookmarkEnd w:id="5"/>
      <w:r>
        <w:t xml:space="preserve">: Comparison of predicted and estimated mating probabilities. Along the left side are estimates of the mating probability extracted from the best fit datasets generated in approximate </w:t>
      </w:r>
      <w:r w:rsidR="00526DE7" w:rsidRPr="00844AE7">
        <w:t xml:space="preserve">Bayesian </w:t>
      </w:r>
      <w:r>
        <w:t xml:space="preserve">computation for every </w:t>
      </w:r>
      <w:proofErr w:type="spellStart"/>
      <w:r>
        <w:t>Shehia</w:t>
      </w:r>
      <w:proofErr w:type="spellEnd"/>
      <w:r>
        <w:t xml:space="preserve">-year across the three cases. Case 1 (Together, top left in blue) estimates produce a high mating probability at high worm burdens that steadily decreases with decreasing mean worm burden. Case 2 (Separate, middle left in red) estimates produce a low mating probability across all mean worm burdens, with a subtle peak in mating probability at intermediate mean worm burdens. Case 3 (Generalizable, bottom left in purple) again appears to show hybridization with mating probability estimates at high mean worm burdens appearing similar to Case 1 and mating probability estimates at low mean worm burdens appearing similar to Case 2. The right panel compares loess-smoothed estimates of the mating probability from ABC estimation for </w:t>
      </w:r>
      <w:r>
        <w:lastRenderedPageBreak/>
        <w:t>each case to analytical predictions of the mating probability for static (</w:t>
      </w:r>
      <m:oMath>
        <m:r>
          <w:rPr>
            <w:rFonts w:ascii="Cambria Math" w:hAnsi="Cambria Math"/>
          </w:rPr>
          <m:t>κ=0.05</m:t>
        </m:r>
      </m:oMath>
      <w:r>
        <w:t>, solid black line) and dynamic aggregation (</w:t>
      </w:r>
      <m:oMath>
        <m:r>
          <w:rPr>
            <w:rFonts w:ascii="Cambria Math" w:hAnsi="Cambria Math"/>
          </w:rPr>
          <m:t>κ(W)</m:t>
        </m:r>
      </m:oMath>
      <w:r>
        <w:t xml:space="preserve">, dashed black line). Analytic predictions of the mating probability are accurate at high mean worm </w:t>
      </w:r>
      <w:proofErr w:type="gramStart"/>
      <w:r>
        <w:t>burdens, but</w:t>
      </w:r>
      <w:proofErr w:type="gramEnd"/>
      <w:r>
        <w:t xml:space="preserve"> diverge from the empirical estimates as the mean worm burden decreases</w:t>
      </w:r>
      <w:r w:rsidR="00844AE7">
        <w:t>, indicating analytic predictions that assume constant Case 1 “distributed together” dynamics may be inaccurate in elimination settings</w:t>
      </w:r>
      <w:r>
        <w:t>.</w:t>
      </w:r>
    </w:p>
    <w:p w14:paraId="651C3AC4" w14:textId="24585261" w:rsidR="001A2F5E" w:rsidRDefault="00227A7A">
      <w:pPr>
        <w:pStyle w:val="BodyText"/>
      </w:pPr>
      <w:r>
        <w:t xml:space="preserve">Figure 3 shows the mating probability </w:t>
      </w:r>
      <w:r w:rsidR="00943B32">
        <w:t>generated by</w:t>
      </w:r>
      <w:r>
        <w:t xml:space="preserve"> all three data-generating cases from the best fit datasets in ABC estimation for every </w:t>
      </w:r>
      <w:proofErr w:type="spellStart"/>
      <w:r>
        <w:t>Shehia</w:t>
      </w:r>
      <w:proofErr w:type="spellEnd"/>
      <w:r>
        <w:t>-year. These estimates are also compared to analytic predictions of the mating probability for both static aggregation (</w:t>
      </w:r>
      <m:oMath>
        <m:r>
          <w:rPr>
            <w:rFonts w:ascii="Cambria Math" w:hAnsi="Cambria Math"/>
          </w:rPr>
          <m:t>κ=0.05</m:t>
        </m:r>
      </m:oMath>
      <w:r>
        <w:t>, Fig 3 black solid line) and dynamic aggregation (</w:t>
      </w:r>
      <m:oMath>
        <m:r>
          <w:rPr>
            <w:rFonts w:ascii="Cambria Math" w:hAnsi="Cambria Math"/>
          </w:rPr>
          <m:t>κ=f(W)</m:t>
        </m:r>
      </m:oMath>
      <w:r>
        <w:t xml:space="preserve">, Fig 3 black dashed line). These analytic predictions align well with empirical Case 1 and Case 3 estimates at high mean worm </w:t>
      </w:r>
      <w:proofErr w:type="gramStart"/>
      <w:r>
        <w:t>burdens, but</w:t>
      </w:r>
      <w:proofErr w:type="gramEnd"/>
      <w:r>
        <w:t xml:space="preserve"> underestimate the mating probability at lower mean worm burdens. Hybridization of Case 1 and Case 2 like dynamics recovered from Case 3 estimates are apparent once again, with Case 3 mating probability estimates similar to Case 1 estimates at high mean worm burdens, and resembling Case 2 estimates at lower mean worm burdens. This leads to uncertain mating probability estimates as the main determinant appears to be whether Case 1 or Case 2 like dynamics are dominant, rather than the mean worm burden or aggregation parameter from which analytic estimates are derived.</w:t>
      </w:r>
    </w:p>
    <w:p w14:paraId="07075BAE" w14:textId="77777777" w:rsidR="001A2F5E" w:rsidRDefault="00227A7A">
      <w:pPr>
        <w:pStyle w:val="Heading1"/>
      </w:pPr>
      <w:bookmarkStart w:id="6" w:name="discussion"/>
      <w:r>
        <w:t>Discussion</w:t>
      </w:r>
      <w:bookmarkEnd w:id="6"/>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1FB0B35E" w:rsidR="001A2F5E" w:rsidRDefault="00227A7A">
      <w:pPr>
        <w:pStyle w:val="BodyText"/>
      </w:pPr>
      <w:r>
        <w:t xml:space="preserve">The distribution of individual egg counts from ZEST 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5DF90A05"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we find that this Case 3 data-generating process provides a better fit to the observed ZEST data across all values of parasite intensity. Due to the flexibility and superior fit of the proposed Case 3 mechanism, we believe it represents a superior theoretical basis for analyzing the dynamics of parasite aggregation and mating.</w:t>
      </w:r>
    </w:p>
    <w:p w14:paraId="7AD4C398" w14:textId="2C86DFE7" w:rsidR="001A2F5E" w:rsidRDefault="00227A7A">
      <w:pPr>
        <w:pStyle w:val="BodyText"/>
      </w:pPr>
      <w:r>
        <w:t>Case 3 estimation supports the hypothesis that male and female parasites are distributed together (Case 1) at high transmission intensities that result in high worm burdens. Case 3 estimates of worm burden and aggregation were more similar to estimates recovered from Case 1 estimation at higher worm burdens. As mean worm burden estimates decreased, Case 3 estimates became more irregular, with some similar to Case 2 estimates and others similar to Case 1.</w:t>
      </w:r>
      <w:r w:rsidR="002A209D">
        <w:t xml:space="preserve"> This supports </w:t>
      </w:r>
      <w:r w:rsidR="002A209D">
        <w:lastRenderedPageBreak/>
        <w:t xml:space="preserve">previous hypotheses that the distribution of male and female parasites among a population of definitive human hosts is likely dependent on local transmission intensity and previous </w:t>
      </w:r>
    </w:p>
    <w:p w14:paraId="4F60876B" w14:textId="1048AF3F" w:rsidR="001A2F5E" w:rsidRDefault="00227A7A">
      <w:pPr>
        <w:pStyle w:val="BodyText"/>
      </w:pPr>
      <w:r>
        <w:t>This finding provides evidence supporti</w:t>
      </w:r>
      <w:r w:rsidR="004E1CDE">
        <w:t>ng the hypothesis of Robert May</w:t>
      </w:r>
      <w:r>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t xml:space="preserve"> In particular, male and female parasites appear more likely to be distributed together at high </w:t>
      </w:r>
      <w:proofErr w:type="gramStart"/>
      <w:r>
        <w:t>burdens, and</w:t>
      </w:r>
      <w:proofErr w:type="gramEnd"/>
      <w:r>
        <w:t xml:space="preserve"> separate at low burdens. This reflects the higher likelihood that individuals are exposed to large numbers of cercariae more likely to contain a mix of males and females that will ultimately pair when transmission intensities are greater. At lesser transmission intensities, the probability of exposure events containing only male or female cercariae increases.</w:t>
      </w:r>
    </w:p>
    <w:p w14:paraId="4537EE9C" w14:textId="60289917" w:rsidR="001A2F5E" w:rsidRDefault="00227A7A">
      <w:pPr>
        <w:pStyle w:val="BodyText"/>
      </w:pPr>
      <w:r>
        <w:t xml:space="preserve">Variability in susceptibility as proposed previously </w:t>
      </w:r>
      <w:r w:rsidR="004E1CDE">
        <w:fldChar w:fldCharType="begin" w:fldLock="1"/>
      </w:r>
      <w:r w:rsidR="00CD44A2">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mendeley":{"formattedCitation":"[11]","plainTextFormattedCitation":"[11]","previouslyFormattedCitation":"[11]"},"properties":{"noteIndex":0},"schema":"https://github.com/citation-style-language/schema/raw/master/csl-citation.json"}</w:instrText>
      </w:r>
      <w:r w:rsidR="004E1CDE">
        <w:fldChar w:fldCharType="separate"/>
      </w:r>
      <w:r w:rsidR="004E1CDE" w:rsidRPr="004E1CDE">
        <w:rPr>
          <w:noProof/>
        </w:rPr>
        <w:t>[11]</w:t>
      </w:r>
      <w:r w:rsidR="004E1CDE">
        <w:fldChar w:fldCharType="end"/>
      </w:r>
      <w:r>
        <w:t xml:space="preserve"> and considered as part of Case 3 estimates here plays a similar moderating effect on those cercariae that successfully infect the human host and mature into adult worms. This suggests that identifying individuals who are particularly susceptible to infection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5C347913" w:rsidR="001A2F5E" w:rsidRDefault="00227A7A">
      <w:pPr>
        <w:pStyle w:val="BodyText"/>
      </w:pPr>
      <w:r>
        <w:t xml:space="preserve">Such strategies should also be pursued with caution if relying on diagnostics such as </w:t>
      </w:r>
      <w:proofErr w:type="spellStart"/>
      <w:r>
        <w:t>haematuria</w:t>
      </w:r>
      <w:proofErr w:type="spellEnd"/>
      <w:r>
        <w:t xml:space="preserve">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proofErr w:type="spellStart"/>
      <w:r>
        <w:t>praziqauntel</w:t>
      </w:r>
      <w:proofErr w:type="spellEnd"/>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7E90D296" w14:textId="0B1007CE" w:rsidR="001A2F5E"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 coupled with shifts in the distribution of male and female parasites leads to mating probabilities higher than are commonly predicted assuming Case 1 dynamics with </w:t>
      </w:r>
      <w:r>
        <w:lastRenderedPageBreak/>
        <w:t xml:space="preserve">constant aggregation. This implies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to this finding. Breaking schistosomiasis transmission to achieve elimination may therefore be more dependent on reducing 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3133D173" w14:textId="77777777" w:rsidR="001A2F5E" w:rsidRDefault="00227A7A">
      <w:pPr>
        <w:pStyle w:val="BodyText"/>
      </w:pPr>
      <w:r>
        <w:t>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is only accurate at high parasite burdens.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p>
    <w:p w14:paraId="2BF700BF" w14:textId="77777777" w:rsidR="001A2F5E" w:rsidRDefault="00227A7A">
      <w:pPr>
        <w:pStyle w:val="Heading1"/>
      </w:pPr>
      <w:bookmarkStart w:id="7" w:name="appendixsupplement"/>
      <w:r>
        <w:lastRenderedPageBreak/>
        <w:t>Appendix/Supplement</w:t>
      </w:r>
      <w:bookmarkEnd w:id="7"/>
    </w:p>
    <w:p w14:paraId="3DE45C4E" w14:textId="77777777" w:rsidR="001A2F5E" w:rsidRDefault="0063792C">
      <w:pPr>
        <w:pStyle w:val="Figure"/>
        <w:jc w:val="center"/>
      </w:pPr>
      <w:r>
        <w:rPr>
          <w:noProof/>
          <w:lang w:eastAsia="zh-CN"/>
        </w:rPr>
        <w:drawing>
          <wp:inline distT="0" distB="0" distL="0" distR="0" wp14:anchorId="4428C073" wp14:editId="6A6BDCCF">
            <wp:extent cx="5943600" cy="339661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rcRect/>
                    <a:stretch>
                      <a:fillRect/>
                    </a:stretch>
                  </pic:blipFill>
                  <pic:spPr bwMode="auto">
                    <a:xfrm>
                      <a:off x="0" y="0"/>
                      <a:ext cx="5943600" cy="3396615"/>
                    </a:xfrm>
                    <a:prstGeom prst="rect">
                      <a:avLst/>
                    </a:prstGeom>
                    <a:noFill/>
                  </pic:spPr>
                </pic:pic>
              </a:graphicData>
            </a:graphic>
          </wp:inline>
        </w:drawing>
      </w:r>
    </w:p>
    <w:p w14:paraId="7CB5E9A9" w14:textId="1C05524D" w:rsidR="0063792C" w:rsidRDefault="00227A7A">
      <w:pPr>
        <w:pStyle w:val="ImageCaption"/>
      </w:pPr>
      <w:r>
        <w:t xml:space="preserve">Figure </w:t>
      </w:r>
      <w:bookmarkStart w:id="8" w:name="supp_figure1_abc_gen_vs_obs_sumStats"/>
      <w:r>
        <w:fldChar w:fldCharType="begin"/>
      </w:r>
      <w:r>
        <w:instrText>SEQ fig \* Arabic</w:instrText>
      </w:r>
      <w:r>
        <w:fldChar w:fldCharType="separate"/>
      </w:r>
      <w:r>
        <w:rPr>
          <w:noProof/>
        </w:rPr>
        <w:t>4</w:t>
      </w:r>
      <w:r>
        <w:fldChar w:fldCharType="end"/>
      </w:r>
      <w:bookmarkEnd w:id="8"/>
      <w:r>
        <w:t xml:space="preserve">: Comparison of generated to observed summary statistics used in approximate </w:t>
      </w:r>
      <w:r w:rsidR="00526DE7">
        <w:t xml:space="preserve">Bayesian </w:t>
      </w:r>
      <w:r>
        <w:t>computation estimation of community parasite burdens. Colors indicate the data generating Case and the 1:1 line implying perfect agreement between observed and generated data is shown. Error bars correspond to interquartile ranges of the generated summary statistics from parameter sets included in the posterior distribution.</w:t>
      </w:r>
    </w:p>
    <w:p w14:paraId="69D1E39D" w14:textId="77777777" w:rsidR="0063792C" w:rsidRDefault="0063792C">
      <w:pPr>
        <w:rPr>
          <w:sz w:val="20"/>
        </w:rPr>
      </w:pPr>
      <w:r>
        <w:br w:type="page"/>
      </w:r>
    </w:p>
    <w:p w14:paraId="3415FB8B" w14:textId="77777777" w:rsidR="001A2F5E" w:rsidRDefault="001A2F5E">
      <w:pPr>
        <w:pStyle w:val="ImageCaption"/>
      </w:pPr>
    </w:p>
    <w:p w14:paraId="4A5FC07D" w14:textId="77777777" w:rsidR="001A2F5E" w:rsidRDefault="0063792C">
      <w:pPr>
        <w:pStyle w:val="Figure"/>
        <w:jc w:val="center"/>
      </w:pPr>
      <w:r>
        <w:rPr>
          <w:noProof/>
          <w:lang w:eastAsia="zh-CN"/>
        </w:rPr>
        <w:drawing>
          <wp:inline distT="0" distB="0" distL="0" distR="0" wp14:anchorId="4702D3A8" wp14:editId="527EA16E">
            <wp:extent cx="5943600" cy="339661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rcRect/>
                    <a:stretch>
                      <a:fillRect/>
                    </a:stretch>
                  </pic:blipFill>
                  <pic:spPr bwMode="auto">
                    <a:xfrm>
                      <a:off x="0" y="0"/>
                      <a:ext cx="5943600" cy="3396615"/>
                    </a:xfrm>
                    <a:prstGeom prst="rect">
                      <a:avLst/>
                    </a:prstGeom>
                    <a:noFill/>
                  </pic:spPr>
                </pic:pic>
              </a:graphicData>
            </a:graphic>
          </wp:inline>
        </w:drawing>
      </w:r>
    </w:p>
    <w:p w14:paraId="56684FB4" w14:textId="2F394E35" w:rsidR="0063792C" w:rsidRDefault="00227A7A">
      <w:pPr>
        <w:pStyle w:val="ImageCaption"/>
      </w:pPr>
      <w:r>
        <w:t xml:space="preserve">Figure </w:t>
      </w:r>
      <w:bookmarkStart w:id="9" w:name="supp_figure2_Case3_comp_case12"/>
      <w:r>
        <w:fldChar w:fldCharType="begin"/>
      </w:r>
      <w:r>
        <w:instrText>SEQ fig \* Arabic</w:instrText>
      </w:r>
      <w:r>
        <w:fldChar w:fldCharType="separate"/>
      </w:r>
      <w:r>
        <w:rPr>
          <w:noProof/>
        </w:rPr>
        <w:t>5</w:t>
      </w:r>
      <w:r>
        <w:fldChar w:fldCharType="end"/>
      </w:r>
      <w:bookmarkEnd w:id="9"/>
      <w:r>
        <w:t xml:space="preserve">: Distribution of summary statistics used in approximate </w:t>
      </w:r>
      <w:r w:rsidR="00526DE7">
        <w:t xml:space="preserve">Bayesian </w:t>
      </w:r>
      <w:r>
        <w:t xml:space="preserve">computation estimation of worm burdens from egg burdens and their first </w:t>
      </w:r>
      <w:proofErr w:type="gramStart"/>
      <w:r>
        <w:t>principle</w:t>
      </w:r>
      <w:proofErr w:type="gramEnd"/>
      <w:r>
        <w:t xml:space="preserve"> component, stratified by whether the Case 3 worm burden estimates were closer to the Case 1 (blue) or Case 2 (red) estimates. This demonstrates that Case 2 dynamics are more likely to be estimated at lower parasite burdens, </w:t>
      </w:r>
      <w:proofErr w:type="spellStart"/>
      <w:r>
        <w:t>prevalences</w:t>
      </w:r>
      <w:proofErr w:type="spellEnd"/>
      <w:r>
        <w:t>, and standard errors</w:t>
      </w:r>
      <w:r w:rsidR="00806F5D">
        <w:t>—</w:t>
      </w:r>
      <w:r>
        <w:t>indicative of lower overall transmission</w:t>
      </w:r>
      <w:r w:rsidR="00806F5D">
        <w:t>—</w:t>
      </w:r>
      <w:r>
        <w:t>while Case 1 dynamics are recovered in higher transmission settings</w:t>
      </w:r>
    </w:p>
    <w:p w14:paraId="7AC6937D" w14:textId="77777777" w:rsidR="0063792C" w:rsidRDefault="0063792C">
      <w:pPr>
        <w:rPr>
          <w:sz w:val="20"/>
        </w:rPr>
      </w:pPr>
      <w:r>
        <w:br w:type="page"/>
      </w:r>
    </w:p>
    <w:p w14:paraId="2F152037" w14:textId="77777777" w:rsidR="001A2F5E" w:rsidRDefault="001A2F5E">
      <w:pPr>
        <w:pStyle w:val="ImageCaption"/>
      </w:pPr>
    </w:p>
    <w:p w14:paraId="5881B6EB" w14:textId="77777777" w:rsidR="001A2F5E" w:rsidRDefault="0063792C">
      <w:pPr>
        <w:pStyle w:val="Figure"/>
        <w:jc w:val="center"/>
      </w:pPr>
      <w:r>
        <w:rPr>
          <w:noProof/>
          <w:lang w:eastAsia="zh-CN"/>
        </w:rPr>
        <w:drawing>
          <wp:inline distT="0" distB="0" distL="0" distR="0" wp14:anchorId="5F03EB26" wp14:editId="34610A1D">
            <wp:extent cx="5943600" cy="42456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rcRect/>
                    <a:stretch>
                      <a:fillRect/>
                    </a:stretch>
                  </pic:blipFill>
                  <pic:spPr bwMode="auto">
                    <a:xfrm>
                      <a:off x="0" y="0"/>
                      <a:ext cx="5943600" cy="4245610"/>
                    </a:xfrm>
                    <a:prstGeom prst="rect">
                      <a:avLst/>
                    </a:prstGeom>
                    <a:noFill/>
                  </pic:spPr>
                </pic:pic>
              </a:graphicData>
            </a:graphic>
          </wp:inline>
        </w:drawing>
      </w:r>
    </w:p>
    <w:p w14:paraId="03534684" w14:textId="77777777" w:rsidR="001A2F5E" w:rsidRDefault="00227A7A">
      <w:pPr>
        <w:pStyle w:val="ImageCaption"/>
      </w:pPr>
      <w:r>
        <w:t xml:space="preserve">Figure </w:t>
      </w:r>
      <w:bookmarkStart w:id="10" w:name="supp_figure3_Case3_comp_case12_egg_worm_"/>
      <w:r>
        <w:fldChar w:fldCharType="begin"/>
      </w:r>
      <w:r>
        <w:instrText>SEQ fig \* Arabic</w:instrText>
      </w:r>
      <w:r>
        <w:fldChar w:fldCharType="separate"/>
      </w:r>
      <w:r>
        <w:rPr>
          <w:noProof/>
        </w:rPr>
        <w:t>6</w:t>
      </w:r>
      <w:r>
        <w:fldChar w:fldCharType="end"/>
      </w:r>
      <w:bookmarkEnd w:id="10"/>
      <w:r>
        <w:t xml:space="preserve">: Comparison of mean worm burden and worm aggregation parameter estimates to observed egg burdens in every </w:t>
      </w:r>
      <w:proofErr w:type="spellStart"/>
      <w:r>
        <w:t>Shehia_year</w:t>
      </w:r>
      <w:proofErr w:type="spellEnd"/>
      <w:r>
        <w:t xml:space="preserve"> from ZEST for three data-generating cases. At high observed egg burdens, Case 3 estimates are more similar to Case 1 estimates, while at lower egg burdens, Case 3 estimates appear to stray from Case 1 and towards Case 2 estimates.</w:t>
      </w:r>
    </w:p>
    <w:p w14:paraId="2CC4F412" w14:textId="77777777" w:rsidR="001A2F5E" w:rsidRDefault="0063792C">
      <w:pPr>
        <w:pStyle w:val="Figure"/>
        <w:jc w:val="center"/>
      </w:pPr>
      <w:r>
        <w:rPr>
          <w:noProof/>
          <w:lang w:eastAsia="zh-CN"/>
        </w:rPr>
        <w:lastRenderedPageBreak/>
        <w:drawing>
          <wp:inline distT="0" distB="0" distL="0" distR="0" wp14:anchorId="09CDD74D" wp14:editId="38C95381">
            <wp:extent cx="5943600" cy="466979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srcRect/>
                    <a:stretch>
                      <a:fillRect/>
                    </a:stretch>
                  </pic:blipFill>
                  <pic:spPr bwMode="auto">
                    <a:xfrm>
                      <a:off x="0" y="0"/>
                      <a:ext cx="5943600" cy="4669790"/>
                    </a:xfrm>
                    <a:prstGeom prst="rect">
                      <a:avLst/>
                    </a:prstGeom>
                    <a:noFill/>
                  </pic:spPr>
                </pic:pic>
              </a:graphicData>
            </a:graphic>
          </wp:inline>
        </w:drawing>
      </w:r>
    </w:p>
    <w:p w14:paraId="1AD42046" w14:textId="25510F81" w:rsidR="001A2F5E" w:rsidRDefault="00227A7A">
      <w:pPr>
        <w:pStyle w:val="ImageCaption"/>
      </w:pPr>
      <w:r>
        <w:t xml:space="preserve">Figure </w:t>
      </w:r>
      <w:bookmarkStart w:id="11" w:name="supp_figure4"/>
      <w:r>
        <w:fldChar w:fldCharType="begin"/>
      </w:r>
      <w:r>
        <w:instrText>SEQ fig \* Arabic</w:instrText>
      </w:r>
      <w:r>
        <w:fldChar w:fldCharType="separate"/>
      </w:r>
      <w:r>
        <w:rPr>
          <w:noProof/>
        </w:rPr>
        <w:t>7</w:t>
      </w:r>
      <w:r>
        <w:fldChar w:fldCharType="end"/>
      </w:r>
      <w:bookmarkEnd w:id="11"/>
      <w:r>
        <w:t xml:space="preserve">: Mean community worm burden by aggregation parameter estimated via approximate </w:t>
      </w:r>
      <w:r w:rsidR="00526DE7">
        <w:t xml:space="preserve">Bayesian </w:t>
      </w:r>
      <w:r>
        <w:t>computation for all three data-generating cases among adults. Bayes factors comparing worm burden and dispersion fits among adult populations.</w:t>
      </w:r>
    </w:p>
    <w:p w14:paraId="56E6DDB8" w14:textId="77777777" w:rsidR="001A2F5E" w:rsidRDefault="0063792C">
      <w:pPr>
        <w:pStyle w:val="Figure"/>
        <w:jc w:val="center"/>
      </w:pPr>
      <w:r>
        <w:rPr>
          <w:noProof/>
          <w:lang w:eastAsia="zh-CN"/>
        </w:rPr>
        <w:lastRenderedPageBreak/>
        <w:drawing>
          <wp:inline distT="0" distB="0" distL="0" distR="0" wp14:anchorId="1E954DFD" wp14:editId="60DD9962">
            <wp:extent cx="5943600" cy="46697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srcRect/>
                    <a:stretch>
                      <a:fillRect/>
                    </a:stretch>
                  </pic:blipFill>
                  <pic:spPr bwMode="auto">
                    <a:xfrm>
                      <a:off x="0" y="0"/>
                      <a:ext cx="5943600" cy="4669790"/>
                    </a:xfrm>
                    <a:prstGeom prst="rect">
                      <a:avLst/>
                    </a:prstGeom>
                    <a:noFill/>
                  </pic:spPr>
                </pic:pic>
              </a:graphicData>
            </a:graphic>
          </wp:inline>
        </w:drawing>
      </w:r>
    </w:p>
    <w:p w14:paraId="71D4AFD6" w14:textId="77777777" w:rsidR="001A2F5E" w:rsidRDefault="00227A7A">
      <w:pPr>
        <w:pStyle w:val="ImageCaption"/>
      </w:pPr>
      <w:r>
        <w:t xml:space="preserve">Figure </w:t>
      </w:r>
      <w:bookmarkStart w:id="12" w:name="supp_figure5_mate_prob_adults"/>
      <w:r>
        <w:fldChar w:fldCharType="begin"/>
      </w:r>
      <w:r>
        <w:instrText>SEQ fig \* Arabic</w:instrText>
      </w:r>
      <w:r>
        <w:fldChar w:fldCharType="separate"/>
      </w:r>
      <w:r>
        <w:rPr>
          <w:noProof/>
        </w:rPr>
        <w:t>8</w:t>
      </w:r>
      <w:r>
        <w:fldChar w:fldCharType="end"/>
      </w:r>
      <w:bookmarkEnd w:id="12"/>
      <w:r>
        <w:t>: Mating probability observations and comparison to predictions for adult populations.</w:t>
      </w:r>
    </w:p>
    <w:p w14:paraId="076A9656" w14:textId="77777777" w:rsidR="0063792C" w:rsidRDefault="0063792C">
      <w:pPr>
        <w:rPr>
          <w:rFonts w:eastAsiaTheme="majorEastAsia" w:cstheme="majorBidi"/>
          <w:b/>
          <w:bCs/>
          <w:sz w:val="28"/>
          <w:szCs w:val="32"/>
          <w:u w:val="single"/>
        </w:rPr>
      </w:pPr>
      <w:bookmarkStart w:id="13" w:name="references"/>
      <w:r>
        <w:br w:type="page"/>
      </w:r>
    </w:p>
    <w:p w14:paraId="1F1622CF" w14:textId="77777777" w:rsidR="001A2F5E" w:rsidRDefault="00227A7A">
      <w:pPr>
        <w:pStyle w:val="Heading1"/>
      </w:pPr>
      <w:r>
        <w:lastRenderedPageBreak/>
        <w:t>References</w:t>
      </w:r>
      <w:bookmarkEnd w:id="13"/>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830E91" w14:textId="77777777" w:rsidR="00DC0FC0" w:rsidRDefault="00DC0FC0">
      <w:pPr>
        <w:spacing w:after="0"/>
      </w:pPr>
      <w:r>
        <w:separator/>
      </w:r>
    </w:p>
  </w:endnote>
  <w:endnote w:type="continuationSeparator" w:id="0">
    <w:p w14:paraId="72888B45" w14:textId="77777777" w:rsidR="00DC0FC0" w:rsidRDefault="00DC0FC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58E3F779" w:rsidR="0061785D" w:rsidRDefault="0061785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308F7DC0" w14:textId="77777777" w:rsidR="0061785D" w:rsidRDefault="006178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6261A4" w14:textId="77777777" w:rsidR="00DC0FC0" w:rsidRDefault="00DC0FC0">
      <w:r>
        <w:separator/>
      </w:r>
    </w:p>
  </w:footnote>
  <w:footnote w:type="continuationSeparator" w:id="0">
    <w:p w14:paraId="7D3D425C" w14:textId="77777777" w:rsidR="00DC0FC0" w:rsidRDefault="00DC0F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0D9D"/>
    <w:rsid w:val="00011004"/>
    <w:rsid w:val="00011C8B"/>
    <w:rsid w:val="00074018"/>
    <w:rsid w:val="000C2BBC"/>
    <w:rsid w:val="000F4AFD"/>
    <w:rsid w:val="00104F4F"/>
    <w:rsid w:val="001068E3"/>
    <w:rsid w:val="00121C93"/>
    <w:rsid w:val="00123737"/>
    <w:rsid w:val="00137297"/>
    <w:rsid w:val="0014088A"/>
    <w:rsid w:val="00156A35"/>
    <w:rsid w:val="00182279"/>
    <w:rsid w:val="00191405"/>
    <w:rsid w:val="001A2F5E"/>
    <w:rsid w:val="001D66D8"/>
    <w:rsid w:val="001F03A5"/>
    <w:rsid w:val="00205BE0"/>
    <w:rsid w:val="002202BD"/>
    <w:rsid w:val="00227A7A"/>
    <w:rsid w:val="00294309"/>
    <w:rsid w:val="002A209D"/>
    <w:rsid w:val="002A21BA"/>
    <w:rsid w:val="00305638"/>
    <w:rsid w:val="00323332"/>
    <w:rsid w:val="00344B99"/>
    <w:rsid w:val="0036470F"/>
    <w:rsid w:val="0036562B"/>
    <w:rsid w:val="003775C0"/>
    <w:rsid w:val="0038290E"/>
    <w:rsid w:val="003B5922"/>
    <w:rsid w:val="00426F72"/>
    <w:rsid w:val="004815E0"/>
    <w:rsid w:val="004B500B"/>
    <w:rsid w:val="004D448A"/>
    <w:rsid w:val="004E1CDE"/>
    <w:rsid w:val="004E29B3"/>
    <w:rsid w:val="004F4839"/>
    <w:rsid w:val="004F5DFF"/>
    <w:rsid w:val="00504C8A"/>
    <w:rsid w:val="00516997"/>
    <w:rsid w:val="00526DE7"/>
    <w:rsid w:val="00543C50"/>
    <w:rsid w:val="00552AB7"/>
    <w:rsid w:val="00565BA2"/>
    <w:rsid w:val="00574243"/>
    <w:rsid w:val="00576CE1"/>
    <w:rsid w:val="00590D07"/>
    <w:rsid w:val="005954A1"/>
    <w:rsid w:val="00597A29"/>
    <w:rsid w:val="005A5F47"/>
    <w:rsid w:val="005C2970"/>
    <w:rsid w:val="005D79A3"/>
    <w:rsid w:val="00611906"/>
    <w:rsid w:val="0061785D"/>
    <w:rsid w:val="0063792C"/>
    <w:rsid w:val="00652EE5"/>
    <w:rsid w:val="006557EB"/>
    <w:rsid w:val="00681EB4"/>
    <w:rsid w:val="006B1E13"/>
    <w:rsid w:val="006C07A6"/>
    <w:rsid w:val="006E1FB8"/>
    <w:rsid w:val="006F7635"/>
    <w:rsid w:val="00706E7B"/>
    <w:rsid w:val="00714183"/>
    <w:rsid w:val="00760833"/>
    <w:rsid w:val="00772EDC"/>
    <w:rsid w:val="00774199"/>
    <w:rsid w:val="00784D58"/>
    <w:rsid w:val="007F1427"/>
    <w:rsid w:val="00806F5D"/>
    <w:rsid w:val="00811163"/>
    <w:rsid w:val="00844AE7"/>
    <w:rsid w:val="00862471"/>
    <w:rsid w:val="008837D4"/>
    <w:rsid w:val="008A49B1"/>
    <w:rsid w:val="008A662C"/>
    <w:rsid w:val="008D6863"/>
    <w:rsid w:val="00915B42"/>
    <w:rsid w:val="00933097"/>
    <w:rsid w:val="00943B32"/>
    <w:rsid w:val="009645B3"/>
    <w:rsid w:val="009815A5"/>
    <w:rsid w:val="0098519F"/>
    <w:rsid w:val="009B27B2"/>
    <w:rsid w:val="009E57D0"/>
    <w:rsid w:val="00A06C3F"/>
    <w:rsid w:val="00A44A7B"/>
    <w:rsid w:val="00A5557A"/>
    <w:rsid w:val="00AC2CDD"/>
    <w:rsid w:val="00AF5B2E"/>
    <w:rsid w:val="00B10941"/>
    <w:rsid w:val="00B10A01"/>
    <w:rsid w:val="00B3180C"/>
    <w:rsid w:val="00B553D5"/>
    <w:rsid w:val="00B86B75"/>
    <w:rsid w:val="00BC48D5"/>
    <w:rsid w:val="00BF33D7"/>
    <w:rsid w:val="00C0077D"/>
    <w:rsid w:val="00C23983"/>
    <w:rsid w:val="00C36279"/>
    <w:rsid w:val="00C64FE9"/>
    <w:rsid w:val="00CD44A2"/>
    <w:rsid w:val="00CD696F"/>
    <w:rsid w:val="00D00133"/>
    <w:rsid w:val="00D13277"/>
    <w:rsid w:val="00D322AA"/>
    <w:rsid w:val="00D33D2B"/>
    <w:rsid w:val="00D51133"/>
    <w:rsid w:val="00DC0FC0"/>
    <w:rsid w:val="00E315A3"/>
    <w:rsid w:val="00E45186"/>
    <w:rsid w:val="00E53136"/>
    <w:rsid w:val="00E708E2"/>
    <w:rsid w:val="00E849DE"/>
    <w:rsid w:val="00E90A95"/>
    <w:rsid w:val="00F03BC8"/>
    <w:rsid w:val="00F1639C"/>
    <w:rsid w:val="00F3448B"/>
    <w:rsid w:val="00F6029F"/>
    <w:rsid w:val="00FD2F13"/>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cmhoove14/DynamicAggreg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4</Pages>
  <Words>36551</Words>
  <Characters>208345</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10</cp:revision>
  <dcterms:created xsi:type="dcterms:W3CDTF">2021-03-03T00:04:00Z</dcterms:created>
  <dcterms:modified xsi:type="dcterms:W3CDTF">2021-03-15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